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0A79613" w14:textId="77777777" w:rsidR="009E77F4" w:rsidRDefault="009E77F4" w:rsidP="00A246D3">
      <w:pPr>
        <w:pStyle w:val="Title"/>
        <w:jc w:val="center"/>
      </w:pPr>
      <w:r>
        <w:rPr>
          <w:noProof/>
        </w:rPr>
        <w:drawing>
          <wp:inline distT="0" distB="0" distL="0" distR="0" wp14:anchorId="69AF9FCA" wp14:editId="1191F089">
            <wp:extent cx="2333625" cy="1428750"/>
            <wp:effectExtent l="0" t="0" r="9525" b="0"/>
            <wp:docPr id="1252641491" name="Picture 1" descr="C:\Users\Elena\Downloads\Geomatics_H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14287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E34072" w14:textId="59A038A8" w:rsidR="009E77F4" w:rsidRPr="009E77F4" w:rsidRDefault="009E77F4" w:rsidP="00A246D3">
      <w:pPr>
        <w:pStyle w:val="Subtitle"/>
        <w:spacing w:line="240" w:lineRule="auto"/>
        <w:jc w:val="center"/>
        <w:rPr>
          <w:rFonts w:ascii="Times New Roman" w:hAnsi="Times New Roman" w:cs="Times New Roman"/>
          <w:sz w:val="44"/>
          <w:szCs w:val="44"/>
        </w:rPr>
      </w:pPr>
      <w:r w:rsidRPr="009E77F4">
        <w:rPr>
          <w:rFonts w:ascii="Times New Roman" w:hAnsi="Times New Roman" w:cs="Times New Roman"/>
          <w:sz w:val="44"/>
          <w:szCs w:val="44"/>
        </w:rPr>
        <w:t>ENGO</w:t>
      </w:r>
      <w:r w:rsidR="00173B30">
        <w:rPr>
          <w:rFonts w:ascii="Times New Roman" w:hAnsi="Times New Roman" w:cs="Times New Roman"/>
          <w:sz w:val="44"/>
          <w:szCs w:val="44"/>
        </w:rPr>
        <w:t>XXX</w:t>
      </w:r>
      <w:r w:rsidR="00D07DB0">
        <w:rPr>
          <w:rFonts w:ascii="Times New Roman" w:hAnsi="Times New Roman" w:cs="Times New Roman"/>
          <w:sz w:val="44"/>
          <w:szCs w:val="44"/>
        </w:rPr>
        <w:t>:</w:t>
      </w:r>
      <w:r w:rsidRPr="009E77F4">
        <w:rPr>
          <w:rFonts w:ascii="Times New Roman" w:hAnsi="Times New Roman" w:cs="Times New Roman"/>
          <w:sz w:val="44"/>
          <w:szCs w:val="44"/>
        </w:rPr>
        <w:t xml:space="preserve"> </w:t>
      </w:r>
      <w:r w:rsidR="00D07DB0">
        <w:rPr>
          <w:rFonts w:ascii="Times New Roman" w:hAnsi="Times New Roman" w:cs="Times New Roman"/>
          <w:sz w:val="44"/>
          <w:szCs w:val="44"/>
        </w:rPr>
        <w:t>Course Name</w:t>
      </w:r>
    </w:p>
    <w:p w14:paraId="022C0FF0" w14:textId="6D3CA37A" w:rsidR="009E77F4" w:rsidRPr="009E77F4" w:rsidRDefault="00173B30" w:rsidP="00A246D3">
      <w:pPr>
        <w:pStyle w:val="Subtitle"/>
        <w:spacing w:line="240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sz w:val="44"/>
          <w:szCs w:val="44"/>
        </w:rPr>
        <w:t>Term</w:t>
      </w:r>
      <w:r w:rsidR="009E77F4" w:rsidRPr="009E77F4">
        <w:rPr>
          <w:rFonts w:ascii="Times New Roman" w:hAnsi="Times New Roman" w:cs="Times New Roman"/>
          <w:sz w:val="44"/>
          <w:szCs w:val="44"/>
        </w:rPr>
        <w:t xml:space="preserve"> </w:t>
      </w:r>
      <w:proofErr w:type="spellStart"/>
      <w:r>
        <w:rPr>
          <w:rFonts w:ascii="Times New Roman" w:hAnsi="Times New Roman" w:cs="Times New Roman"/>
          <w:sz w:val="44"/>
          <w:szCs w:val="44"/>
        </w:rPr>
        <w:t>yyyy</w:t>
      </w:r>
      <w:proofErr w:type="spellEnd"/>
      <w:r w:rsidR="006A02E9">
        <w:rPr>
          <w:rFonts w:ascii="Times New Roman" w:hAnsi="Times New Roman" w:cs="Times New Roman"/>
          <w:sz w:val="44"/>
          <w:szCs w:val="44"/>
        </w:rPr>
        <w:t xml:space="preserve"> – Lab Z</w:t>
      </w:r>
    </w:p>
    <w:p w14:paraId="4F88FE17" w14:textId="787C0EF7" w:rsidR="009E77F4" w:rsidRPr="009E77F4" w:rsidRDefault="00173B30" w:rsidP="00A246D3">
      <w:pPr>
        <w:spacing w:after="0" w:line="240" w:lineRule="auto"/>
        <w:jc w:val="center"/>
        <w:rPr>
          <w:rFonts w:ascii="Times New Roman" w:hAnsi="Times New Roman" w:cs="Times New Roman"/>
          <w:sz w:val="44"/>
          <w:szCs w:val="44"/>
        </w:rPr>
      </w:pPr>
      <w:r>
        <w:rPr>
          <w:rFonts w:ascii="Times New Roman" w:hAnsi="Times New Roman" w:cs="Times New Roman"/>
          <w:b/>
          <w:sz w:val="44"/>
          <w:szCs w:val="44"/>
        </w:rPr>
        <w:t>Title</w:t>
      </w:r>
      <w:r w:rsidR="009E77F4" w:rsidRPr="009E77F4">
        <w:rPr>
          <w:rFonts w:ascii="Times New Roman" w:hAnsi="Times New Roman" w:cs="Times New Roman"/>
          <w:b/>
          <w:sz w:val="44"/>
          <w:szCs w:val="44"/>
        </w:rPr>
        <w:t>:</w:t>
      </w:r>
    </w:p>
    <w:p w14:paraId="1DEFFA49" w14:textId="312B369E" w:rsidR="009E77F4" w:rsidRPr="009E77F4" w:rsidRDefault="00173B30" w:rsidP="00A246D3">
      <w:pPr>
        <w:spacing w:after="0" w:line="240" w:lineRule="auto"/>
        <w:jc w:val="center"/>
        <w:rPr>
          <w:rFonts w:ascii="Times New Roman" w:hAnsi="Times New Roman" w:cs="Times New Roman"/>
          <w:b/>
          <w:sz w:val="44"/>
          <w:szCs w:val="44"/>
        </w:rPr>
      </w:pPr>
      <w:r>
        <w:rPr>
          <w:rFonts w:ascii="Times New Roman" w:hAnsi="Times New Roman" w:cs="Times New Roman"/>
          <w:b/>
          <w:sz w:val="44"/>
          <w:szCs w:val="44"/>
        </w:rPr>
        <w:t>subtitle</w:t>
      </w:r>
    </w:p>
    <w:p w14:paraId="723DE6C4" w14:textId="5F09D3BF" w:rsidR="009E77F4" w:rsidRDefault="009E77F4" w:rsidP="00A246D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44"/>
          <w:szCs w:val="44"/>
        </w:rPr>
      </w:pPr>
    </w:p>
    <w:p w14:paraId="170D24CD" w14:textId="77777777" w:rsidR="004C79F4" w:rsidRPr="009E77F4" w:rsidRDefault="004C79F4" w:rsidP="00A246D3">
      <w:pPr>
        <w:spacing w:after="0" w:line="240" w:lineRule="auto"/>
        <w:jc w:val="center"/>
        <w:rPr>
          <w:rFonts w:ascii="Times New Roman" w:eastAsia="Times New Roman" w:hAnsi="Times New Roman" w:cs="Times New Roman"/>
          <w:b/>
          <w:sz w:val="44"/>
          <w:szCs w:val="44"/>
        </w:rPr>
      </w:pPr>
    </w:p>
    <w:tbl>
      <w:tblPr>
        <w:tblW w:w="0" w:type="auto"/>
        <w:jc w:val="center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3066"/>
        <w:gridCol w:w="2686"/>
      </w:tblGrid>
      <w:tr w:rsidR="009E77F4" w:rsidRPr="009E77F4" w14:paraId="5B142840" w14:textId="77777777" w:rsidTr="00173B30">
        <w:trPr>
          <w:trHeight w:val="7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A618189" w14:textId="77777777" w:rsidR="009E77F4" w:rsidRPr="009E77F4" w:rsidRDefault="009E77F4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E77F4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Course instructor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9B33565" w14:textId="7D9476C9" w:rsidR="009E77F4" w:rsidRPr="009E77F4" w:rsidRDefault="002A007F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 xml:space="preserve">Dr. </w:t>
            </w:r>
            <w:r w:rsidR="00173B30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 xml:space="preserve">Din </w:t>
            </w:r>
            <w:proofErr w:type="spellStart"/>
            <w:r w:rsidR="00173B30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Djarin</w:t>
            </w:r>
            <w:proofErr w:type="spellEnd"/>
          </w:p>
        </w:tc>
      </w:tr>
      <w:tr w:rsidR="009E77F4" w:rsidRPr="009E77F4" w14:paraId="368EA294" w14:textId="77777777" w:rsidTr="005A3E5F">
        <w:trPr>
          <w:trHeight w:val="7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59CBC3AF" w14:textId="30922DA9" w:rsidR="009E77F4" w:rsidRPr="009E77F4" w:rsidRDefault="009E77F4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</w:pPr>
            <w:r w:rsidRPr="009E77F4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Teaching Assistant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791F084E" w14:textId="16428450" w:rsidR="009E77F4" w:rsidRPr="009E77F4" w:rsidRDefault="006F493E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Baby Yoda</w:t>
            </w:r>
          </w:p>
        </w:tc>
      </w:tr>
      <w:tr w:rsidR="009E77F4" w:rsidRPr="009E77F4" w14:paraId="5C13B5AB" w14:textId="77777777" w:rsidTr="00173B30">
        <w:trPr>
          <w:trHeight w:val="7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2F5900CF" w14:textId="4830EDD5" w:rsidR="009E77F4" w:rsidRPr="009E77F4" w:rsidRDefault="009E77F4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E77F4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Date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0480CBB6" w14:textId="25229882" w:rsidR="009E77F4" w:rsidRPr="009E77F4" w:rsidRDefault="006A02E9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bookmarkStart w:id="0" w:name="Date"/>
            <w:r>
              <w:rPr>
                <w:rFonts w:ascii="Times New Roman" w:eastAsia="Times New Roman" w:hAnsi="Times New Roman" w:cs="Times New Roman"/>
                <w:sz w:val="36"/>
                <w:szCs w:val="36"/>
              </w:rPr>
              <w:t>January 26, 2023</w:t>
            </w:r>
            <w:bookmarkEnd w:id="0"/>
          </w:p>
        </w:tc>
      </w:tr>
      <w:tr w:rsidR="009E77F4" w:rsidRPr="009E77F4" w14:paraId="4F6E5ECF" w14:textId="77777777" w:rsidTr="005A3E5F">
        <w:trPr>
          <w:trHeight w:val="7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7B2D55EE" w14:textId="4ECA7680" w:rsidR="009E77F4" w:rsidRPr="009E77F4" w:rsidRDefault="009E77F4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 w:rsidRPr="009E77F4"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Student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  <w:hideMark/>
          </w:tcPr>
          <w:p w14:paraId="1546927C" w14:textId="7641D59D" w:rsidR="009E77F4" w:rsidRPr="009E77F4" w:rsidRDefault="00173B30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>
              <w:rPr>
                <w:rFonts w:ascii="Times New Roman" w:eastAsia="Times New Roman" w:hAnsi="Times New Roman" w:cs="Times New Roman"/>
                <w:sz w:val="36"/>
                <w:szCs w:val="36"/>
              </w:rPr>
              <w:t>First Last Name</w:t>
            </w:r>
          </w:p>
        </w:tc>
      </w:tr>
      <w:tr w:rsidR="005E0BA0" w:rsidRPr="009E77F4" w14:paraId="556F15BA" w14:textId="77777777" w:rsidTr="005A3E5F">
        <w:trPr>
          <w:trHeight w:val="720"/>
          <w:jc w:val="center"/>
        </w:trPr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24818221" w14:textId="07676236" w:rsidR="005E0BA0" w:rsidRPr="009E77F4" w:rsidRDefault="005E0BA0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</w:pPr>
            <w:r>
              <w:rPr>
                <w:rFonts w:ascii="Times New Roman" w:eastAsia="Times New Roman" w:hAnsi="Times New Roman" w:cs="Times New Roman"/>
                <w:color w:val="000000"/>
                <w:sz w:val="36"/>
                <w:szCs w:val="36"/>
              </w:rPr>
              <w:t>Student ID:</w:t>
            </w:r>
          </w:p>
        </w:tc>
        <w:tc>
          <w:tcPr>
            <w:tcW w:w="0" w:type="auto"/>
            <w:tcMar>
              <w:top w:w="0" w:type="dxa"/>
              <w:left w:w="108" w:type="dxa"/>
              <w:bottom w:w="0" w:type="dxa"/>
              <w:right w:w="108" w:type="dxa"/>
            </w:tcMar>
            <w:vAlign w:val="center"/>
          </w:tcPr>
          <w:p w14:paraId="1769EB28" w14:textId="5E5FDD47" w:rsidR="005E0BA0" w:rsidRDefault="007445FF" w:rsidP="00A246D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sz w:val="36"/>
                <w:szCs w:val="36"/>
              </w:rPr>
            </w:pPr>
            <w:r>
              <w:rPr>
                <w:rFonts w:ascii="Times New Roman" w:eastAsia="Times New Roman" w:hAnsi="Times New Roman" w:cs="Times New Roman"/>
                <w:sz w:val="36"/>
                <w:szCs w:val="36"/>
              </w:rPr>
              <w:t>123456789</w:t>
            </w:r>
          </w:p>
        </w:tc>
      </w:tr>
    </w:tbl>
    <w:p w14:paraId="56970D57" w14:textId="77777777" w:rsidR="007A5A11" w:rsidRDefault="007A5A11" w:rsidP="00A246D3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14:paraId="0AC4A1D9" w14:textId="79268A5D" w:rsidR="007A5A11" w:rsidRDefault="009E77F4" w:rsidP="00A246D3">
      <w:pPr>
        <w:spacing w:line="240" w:lineRule="auto"/>
        <w:rPr>
          <w:rFonts w:ascii="Times New Roman" w:hAnsi="Times New Roman" w:cs="Times New Roman"/>
          <w:sz w:val="28"/>
          <w:szCs w:val="28"/>
        </w:rPr>
      </w:pPr>
      <w:r w:rsidRPr="009E77F4">
        <w:rPr>
          <w:rFonts w:ascii="Times New Roman" w:hAnsi="Times New Roman" w:cs="Times New Roman"/>
          <w:sz w:val="28"/>
          <w:szCs w:val="28"/>
        </w:rPr>
        <w:t xml:space="preserve">Academic Integrity Statement: </w:t>
      </w:r>
    </w:p>
    <w:p w14:paraId="48AF33DC" w14:textId="32595705" w:rsidR="00A246D3" w:rsidRPr="00EB6B47" w:rsidRDefault="007A5A11" w:rsidP="00A246D3">
      <w:pPr>
        <w:spacing w:line="240" w:lineRule="auto"/>
        <w:rPr>
          <w:rFonts w:ascii="Times New Roman" w:hAnsi="Times New Roman" w:cs="Times New Roman"/>
          <w:i/>
          <w:iCs/>
          <w:sz w:val="28"/>
          <w:szCs w:val="28"/>
        </w:rPr>
      </w:pPr>
      <w:r w:rsidRPr="007A5A11">
        <w:rPr>
          <w:rFonts w:ascii="Times New Roman" w:hAnsi="Times New Roman" w:cs="Times New Roman"/>
          <w:sz w:val="28"/>
          <w:szCs w:val="28"/>
        </w:rPr>
        <w:t xml:space="preserve">I </w:t>
      </w:r>
      <w:r>
        <w:rPr>
          <w:rFonts w:ascii="Times New Roman" w:hAnsi="Times New Roman" w:cs="Times New Roman"/>
          <w:sz w:val="28"/>
          <w:szCs w:val="28"/>
        </w:rPr>
        <w:t>Baby Yoda</w:t>
      </w:r>
      <w:r w:rsidRPr="007A5A11">
        <w:rPr>
          <w:rFonts w:ascii="Times New Roman" w:hAnsi="Times New Roman" w:cs="Times New Roman"/>
          <w:sz w:val="28"/>
          <w:szCs w:val="28"/>
        </w:rPr>
        <w:t xml:space="preserve"> certify that this is my own work, which has been done expressly for this course, either without the assistance of any other party or where appropriate I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7A5A11">
        <w:rPr>
          <w:rFonts w:ascii="Times New Roman" w:hAnsi="Times New Roman" w:cs="Times New Roman"/>
          <w:sz w:val="28"/>
          <w:szCs w:val="28"/>
        </w:rPr>
        <w:t>have acknowledged the work of others. Further, I have read and understood the section in the university calendar on plagiarism/cheating/other academic misconduct and I</w:t>
      </w:r>
      <w:r>
        <w:rPr>
          <w:rFonts w:ascii="Times New Roman" w:hAnsi="Times New Roman" w:cs="Times New Roman"/>
          <w:sz w:val="28"/>
          <w:szCs w:val="28"/>
        </w:rPr>
        <w:t xml:space="preserve"> am</w:t>
      </w:r>
      <w:r w:rsidRPr="007A5A11">
        <w:rPr>
          <w:rFonts w:ascii="Times New Roman" w:hAnsi="Times New Roman" w:cs="Times New Roman"/>
          <w:sz w:val="28"/>
          <w:szCs w:val="28"/>
        </w:rPr>
        <w:t xml:space="preserve"> aware of the implications thereof.</w:t>
      </w:r>
      <w:r w:rsidR="00EB6B47">
        <w:rPr>
          <w:rFonts w:ascii="Times New Roman" w:hAnsi="Times New Roman" w:cs="Times New Roman"/>
          <w:sz w:val="28"/>
          <w:szCs w:val="28"/>
        </w:rPr>
        <w:t xml:space="preserve"> </w:t>
      </w:r>
      <w:r w:rsidR="00EB6B47" w:rsidRPr="006A02E9">
        <w:rPr>
          <w:rFonts w:ascii="Times New Roman" w:hAnsi="Times New Roman" w:cs="Times New Roman"/>
          <w:color w:val="FF0000"/>
          <w:sz w:val="28"/>
          <w:szCs w:val="28"/>
        </w:rPr>
        <w:t>&lt;</w:t>
      </w:r>
      <w:r w:rsidR="00EB6B47" w:rsidRPr="006A02E9">
        <w:rPr>
          <w:rFonts w:ascii="Times New Roman" w:hAnsi="Times New Roman" w:cs="Times New Roman"/>
          <w:i/>
          <w:iCs/>
          <w:color w:val="FF0000"/>
          <w:sz w:val="28"/>
          <w:szCs w:val="28"/>
        </w:rPr>
        <w:t>Signed&gt;</w:t>
      </w:r>
    </w:p>
    <w:p w14:paraId="29F800CF" w14:textId="4A840662" w:rsidR="00A246D3" w:rsidRDefault="00A246D3" w:rsidP="00A246D3">
      <w:pPr>
        <w:spacing w:line="240" w:lineRule="auto"/>
        <w:rPr>
          <w:rFonts w:ascii="Times New Roman" w:hAnsi="Times New Roman" w:cs="Times New Roman"/>
          <w:sz w:val="28"/>
          <w:szCs w:val="28"/>
        </w:rPr>
      </w:pPr>
    </w:p>
    <w:p w14:paraId="540CA6E6" w14:textId="77777777" w:rsidR="00A246D3" w:rsidRDefault="00A246D3" w:rsidP="00A246D3">
      <w:pPr>
        <w:spacing w:line="240" w:lineRule="auto"/>
        <w:rPr>
          <w:rFonts w:ascii="Times New Roman" w:hAnsi="Times New Roman" w:cs="Times New Roman"/>
          <w:sz w:val="28"/>
          <w:szCs w:val="28"/>
        </w:rPr>
        <w:sectPr w:rsidR="00A246D3" w:rsidSect="00A246D3">
          <w:headerReference w:type="default" r:id="rId9"/>
          <w:footerReference w:type="default" r:id="rId10"/>
          <w:pgSz w:w="12240" w:h="15840"/>
          <w:pgMar w:top="1440" w:right="1440" w:bottom="1440" w:left="1440" w:header="708" w:footer="708" w:gutter="0"/>
          <w:pgNumType w:fmt="lowerRoman" w:start="1"/>
          <w:cols w:space="708"/>
          <w:titlePg/>
          <w:docGrid w:linePitch="360"/>
        </w:sectPr>
      </w:pPr>
    </w:p>
    <w:sdt>
      <w:sdtPr>
        <w:rPr>
          <w:rFonts w:asciiTheme="minorHAnsi" w:eastAsiaTheme="minorHAnsi" w:hAnsiTheme="minorHAnsi" w:cstheme="minorBidi"/>
          <w:b w:val="0"/>
          <w:color w:val="auto"/>
          <w:sz w:val="24"/>
          <w:szCs w:val="22"/>
          <w:u w:val="none"/>
          <w:lang w:val="en-CA"/>
        </w:rPr>
        <w:id w:val="239151180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2A43C617" w14:textId="4BA315B1" w:rsidR="00A246D3" w:rsidRDefault="00A246D3" w:rsidP="007A5A11">
          <w:pPr>
            <w:pStyle w:val="TOCHeading"/>
            <w:numPr>
              <w:ilvl w:val="0"/>
              <w:numId w:val="0"/>
            </w:numPr>
            <w:spacing w:line="240" w:lineRule="auto"/>
            <w:ind w:left="432" w:hanging="432"/>
          </w:pPr>
          <w:r>
            <w:t>Table of Contents</w:t>
          </w:r>
        </w:p>
        <w:p w14:paraId="7FEB7828" w14:textId="035A8A20" w:rsidR="002B7B00" w:rsidRDefault="00A246D3">
          <w:pPr>
            <w:pStyle w:val="TOC1"/>
            <w:rPr>
              <w:rFonts w:eastAsiaTheme="minorEastAsia"/>
              <w:noProof/>
              <w:sz w:val="22"/>
              <w:lang w:eastAsia="en-C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5638800" w:history="1">
            <w:r w:rsidR="002B7B00" w:rsidRPr="005F5691">
              <w:rPr>
                <w:rStyle w:val="Hyperlink"/>
                <w:noProof/>
              </w:rPr>
              <w:t>Glossary of Term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0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ii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076D9012" w14:textId="664B542A" w:rsidR="002B7B00" w:rsidRDefault="00000000">
          <w:pPr>
            <w:pStyle w:val="TOC1"/>
            <w:rPr>
              <w:rFonts w:eastAsiaTheme="minorEastAsia"/>
              <w:noProof/>
              <w:sz w:val="22"/>
              <w:lang w:eastAsia="en-CA"/>
            </w:rPr>
          </w:pPr>
          <w:hyperlink w:anchor="_Toc125638801" w:history="1">
            <w:r w:rsidR="002B7B00" w:rsidRPr="005F5691">
              <w:rPr>
                <w:rStyle w:val="Hyperlink"/>
                <w:noProof/>
              </w:rPr>
              <w:t>List of Figur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1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ii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13CA7A2" w14:textId="4AEB2BAF" w:rsidR="002B7B00" w:rsidRDefault="00000000">
          <w:pPr>
            <w:pStyle w:val="TOC1"/>
            <w:rPr>
              <w:rFonts w:eastAsiaTheme="minorEastAsia"/>
              <w:noProof/>
              <w:sz w:val="22"/>
              <w:lang w:eastAsia="en-CA"/>
            </w:rPr>
          </w:pPr>
          <w:hyperlink w:anchor="_Toc125638802" w:history="1">
            <w:r w:rsidR="002B7B00" w:rsidRPr="005F5691">
              <w:rPr>
                <w:rStyle w:val="Hyperlink"/>
                <w:noProof/>
              </w:rPr>
              <w:t>List of Tabl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2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ii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EF7A1F4" w14:textId="73E8EED1" w:rsidR="002B7B00" w:rsidRDefault="00000000">
          <w:pPr>
            <w:pStyle w:val="TOC1"/>
            <w:rPr>
              <w:rFonts w:eastAsiaTheme="minorEastAsia"/>
              <w:noProof/>
              <w:sz w:val="22"/>
              <w:lang w:eastAsia="en-CA"/>
            </w:rPr>
          </w:pPr>
          <w:hyperlink w:anchor="_Toc125638803" w:history="1">
            <w:r w:rsidR="002B7B00" w:rsidRPr="005F5691">
              <w:rPr>
                <w:rStyle w:val="Hyperlink"/>
                <w:noProof/>
              </w:rPr>
              <w:t>List of Equation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3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ii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D0CFF01" w14:textId="72D35E56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4" w:history="1">
            <w:r w:rsidR="002B7B00" w:rsidRPr="005F5691">
              <w:rPr>
                <w:rStyle w:val="Hyperlink"/>
                <w:noProof/>
              </w:rPr>
              <w:t>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Introduction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4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69FC2BF" w14:textId="44571EC7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5" w:history="1">
            <w:r w:rsidR="002B7B00" w:rsidRPr="005F5691">
              <w:rPr>
                <w:rStyle w:val="Hyperlink"/>
                <w:noProof/>
              </w:rPr>
              <w:t>1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Group member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5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49FEFD1E" w14:textId="24F6165A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6" w:history="1">
            <w:r w:rsidR="002B7B00" w:rsidRPr="005F5691">
              <w:rPr>
                <w:rStyle w:val="Hyperlink"/>
                <w:noProof/>
              </w:rPr>
              <w:t>1.2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Equipment List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6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64138AC" w14:textId="284ED6C1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7" w:history="1">
            <w:r w:rsidR="002B7B00" w:rsidRPr="005F5691">
              <w:rPr>
                <w:rStyle w:val="Hyperlink"/>
                <w:noProof/>
              </w:rPr>
              <w:t>1.3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Safety Statement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7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F27F0FC" w14:textId="6687799A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8" w:history="1">
            <w:r w:rsidR="002B7B00" w:rsidRPr="005F5691">
              <w:rPr>
                <w:rStyle w:val="Hyperlink"/>
                <w:noProof/>
              </w:rPr>
              <w:t>2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Methodology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8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A54A67F" w14:textId="33068AD1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09" w:history="1">
            <w:r w:rsidR="002B7B00" w:rsidRPr="005F5691">
              <w:rPr>
                <w:rStyle w:val="Hyperlink"/>
                <w:noProof/>
              </w:rPr>
              <w:t>2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Equation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09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7C8443C1" w14:textId="4126A6F9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0" w:history="1">
            <w:r w:rsidR="002B7B00" w:rsidRPr="005F5691">
              <w:rPr>
                <w:rStyle w:val="Hyperlink"/>
                <w:noProof/>
              </w:rPr>
              <w:t>3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Result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0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79283959" w14:textId="21F12FD3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1" w:history="1">
            <w:r w:rsidR="002B7B00" w:rsidRPr="005F5691">
              <w:rPr>
                <w:rStyle w:val="Hyperlink"/>
                <w:noProof/>
              </w:rPr>
              <w:t>3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Tabl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1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1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72CFD73" w14:textId="3444EE49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2" w:history="1">
            <w:r w:rsidR="002B7B00" w:rsidRPr="005F5691">
              <w:rPr>
                <w:rStyle w:val="Hyperlink"/>
                <w:noProof/>
              </w:rPr>
              <w:t>3.2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Figur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2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3403F0D5" w14:textId="68CB6826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3" w:history="1">
            <w:r w:rsidR="002B7B00" w:rsidRPr="005F5691">
              <w:rPr>
                <w:rStyle w:val="Hyperlink"/>
                <w:noProof/>
              </w:rPr>
              <w:t>4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Discussion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3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63ADCDE" w14:textId="3F60EBF1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4" w:history="1">
            <w:r w:rsidR="002B7B00" w:rsidRPr="005F5691">
              <w:rPr>
                <w:rStyle w:val="Hyperlink"/>
                <w:noProof/>
              </w:rPr>
              <w:t>4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Question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4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6B38010B" w14:textId="7C827C59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5" w:history="1">
            <w:r w:rsidR="002B7B00" w:rsidRPr="005F5691">
              <w:rPr>
                <w:rStyle w:val="Hyperlink"/>
                <w:noProof/>
              </w:rPr>
              <w:t>5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Conclusion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5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5E8CFF60" w14:textId="002134DC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6" w:history="1">
            <w:r w:rsidR="002B7B00" w:rsidRPr="005F5691">
              <w:rPr>
                <w:rStyle w:val="Hyperlink"/>
                <w:noProof/>
              </w:rPr>
              <w:t>5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Learning outcom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6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622DF3CB" w14:textId="69C3DFC6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7" w:history="1">
            <w:r w:rsidR="002B7B00" w:rsidRPr="005F5691">
              <w:rPr>
                <w:rStyle w:val="Hyperlink"/>
                <w:noProof/>
              </w:rPr>
              <w:t>6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Reference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7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2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7EE9E7F" w14:textId="3C7712CA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8" w:history="1">
            <w:r w:rsidR="002B7B00" w:rsidRPr="005F5691">
              <w:rPr>
                <w:rStyle w:val="Hyperlink"/>
                <w:noProof/>
              </w:rPr>
              <w:t>7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Appendix A: Code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8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3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38432942" w14:textId="05775D03" w:rsidR="002B7B00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19" w:history="1">
            <w:r w:rsidR="002B7B00" w:rsidRPr="005F5691">
              <w:rPr>
                <w:rStyle w:val="Hyperlink"/>
                <w:noProof/>
              </w:rPr>
              <w:t>7.1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main.cpp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19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3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03928885" w14:textId="025ED5A0" w:rsidR="002B7B00" w:rsidRDefault="00000000">
          <w:pPr>
            <w:pStyle w:val="TOC1"/>
            <w:tabs>
              <w:tab w:val="left" w:pos="440"/>
            </w:tabs>
            <w:rPr>
              <w:rFonts w:eastAsiaTheme="minorEastAsia"/>
              <w:noProof/>
              <w:sz w:val="22"/>
              <w:lang w:eastAsia="en-CA"/>
            </w:rPr>
          </w:pPr>
          <w:hyperlink w:anchor="_Toc125638820" w:history="1">
            <w:r w:rsidR="002B7B00" w:rsidRPr="005F5691">
              <w:rPr>
                <w:rStyle w:val="Hyperlink"/>
                <w:noProof/>
              </w:rPr>
              <w:t>8</w:t>
            </w:r>
            <w:r w:rsidR="002B7B00">
              <w:rPr>
                <w:rFonts w:eastAsiaTheme="minorEastAsia"/>
                <w:noProof/>
                <w:sz w:val="22"/>
                <w:lang w:eastAsia="en-CA"/>
              </w:rPr>
              <w:tab/>
            </w:r>
            <w:r w:rsidR="002B7B00" w:rsidRPr="005F5691">
              <w:rPr>
                <w:rStyle w:val="Hyperlink"/>
                <w:noProof/>
              </w:rPr>
              <w:t>Appendix B: Field Sheets</w:t>
            </w:r>
            <w:r w:rsidR="002B7B00">
              <w:rPr>
                <w:noProof/>
                <w:webHidden/>
              </w:rPr>
              <w:tab/>
            </w:r>
            <w:r w:rsidR="002B7B00">
              <w:rPr>
                <w:noProof/>
                <w:webHidden/>
              </w:rPr>
              <w:fldChar w:fldCharType="begin"/>
            </w:r>
            <w:r w:rsidR="002B7B00">
              <w:rPr>
                <w:noProof/>
                <w:webHidden/>
              </w:rPr>
              <w:instrText xml:space="preserve"> PAGEREF _Toc125638820 \h </w:instrText>
            </w:r>
            <w:r w:rsidR="002B7B00">
              <w:rPr>
                <w:noProof/>
                <w:webHidden/>
              </w:rPr>
            </w:r>
            <w:r w:rsidR="002B7B00">
              <w:rPr>
                <w:noProof/>
                <w:webHidden/>
              </w:rPr>
              <w:fldChar w:fldCharType="separate"/>
            </w:r>
            <w:r w:rsidR="002B7B00">
              <w:rPr>
                <w:noProof/>
                <w:webHidden/>
              </w:rPr>
              <w:t>4</w:t>
            </w:r>
            <w:r w:rsidR="002B7B00">
              <w:rPr>
                <w:noProof/>
                <w:webHidden/>
              </w:rPr>
              <w:fldChar w:fldCharType="end"/>
            </w:r>
          </w:hyperlink>
        </w:p>
        <w:p w14:paraId="176B1CF1" w14:textId="278C0AFE" w:rsidR="00A246D3" w:rsidRDefault="00A246D3" w:rsidP="00A246D3">
          <w:pPr>
            <w:spacing w:line="24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1CD5A0C8" w14:textId="77777777" w:rsidR="004F3942" w:rsidRDefault="00A246D3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379641BF" w14:textId="7C358764" w:rsidR="00D07DB0" w:rsidRDefault="00D07DB0" w:rsidP="007A5A11">
      <w:pPr>
        <w:pStyle w:val="Heading1"/>
        <w:numPr>
          <w:ilvl w:val="0"/>
          <w:numId w:val="0"/>
        </w:numPr>
        <w:ind w:left="432" w:hanging="432"/>
      </w:pPr>
      <w:bookmarkStart w:id="1" w:name="_Toc125638800"/>
      <w:r>
        <w:lastRenderedPageBreak/>
        <w:t>Glossary</w:t>
      </w:r>
      <w:r w:rsidR="007A5A11">
        <w:t xml:space="preserve"> of Terms</w:t>
      </w:r>
      <w:bookmarkEnd w:id="1"/>
    </w:p>
    <w:p w14:paraId="1A651B8C" w14:textId="4D2D1AB0" w:rsidR="00D07DB0" w:rsidRDefault="00D07DB0" w:rsidP="00D07DB0">
      <w:r>
        <w:t>Terms that you used and their definition. Particularly if the term is ambiguous, what definition did you use?</w:t>
      </w:r>
    </w:p>
    <w:p w14:paraId="5665A542" w14:textId="77777777" w:rsidR="00D07DB0" w:rsidRPr="004F3942" w:rsidRDefault="00D07DB0" w:rsidP="00D07DB0"/>
    <w:p w14:paraId="7CC64134" w14:textId="1FF8FF92" w:rsidR="004F3942" w:rsidRDefault="004F3942" w:rsidP="007A5A11">
      <w:pPr>
        <w:pStyle w:val="Heading1"/>
        <w:numPr>
          <w:ilvl w:val="0"/>
          <w:numId w:val="0"/>
        </w:numPr>
        <w:ind w:left="432" w:hanging="432"/>
      </w:pPr>
      <w:bookmarkStart w:id="2" w:name="_Toc125638801"/>
      <w:r>
        <w:t>List of Figures</w:t>
      </w:r>
      <w:bookmarkEnd w:id="2"/>
    </w:p>
    <w:p w14:paraId="22FB661A" w14:textId="2142EB78" w:rsidR="004F3942" w:rsidRDefault="00D07DB0">
      <w:pPr>
        <w:pStyle w:val="TableofFigures"/>
        <w:tabs>
          <w:tab w:val="right" w:leader="dot" w:pos="9350"/>
        </w:tabs>
        <w:rPr>
          <w:rFonts w:eastAsiaTheme="minorEastAsia"/>
          <w:noProof/>
          <w:sz w:val="22"/>
          <w:lang w:eastAsia="en-CA"/>
        </w:rPr>
      </w:pPr>
      <w:r>
        <w:t>List of Figures goes here.</w:t>
      </w:r>
      <w:r w:rsidR="004F3942">
        <w:fldChar w:fldCharType="begin"/>
      </w:r>
      <w:r w:rsidR="004F3942">
        <w:instrText xml:space="preserve"> TOC \h \z \c "Figure" </w:instrText>
      </w:r>
      <w:r w:rsidR="004F3942">
        <w:fldChar w:fldCharType="separate"/>
      </w:r>
      <w:hyperlink w:anchor="_Toc124413674" w:history="1"/>
    </w:p>
    <w:p w14:paraId="2E715689" w14:textId="6FEFA31D" w:rsidR="004F3942" w:rsidRDefault="004F3942" w:rsidP="004F3942">
      <w:r>
        <w:fldChar w:fldCharType="end"/>
      </w:r>
    </w:p>
    <w:p w14:paraId="57519428" w14:textId="7AD3B53A" w:rsidR="004F3942" w:rsidRDefault="004F3942" w:rsidP="007A5A11">
      <w:pPr>
        <w:pStyle w:val="Heading1"/>
        <w:numPr>
          <w:ilvl w:val="0"/>
          <w:numId w:val="0"/>
        </w:numPr>
        <w:ind w:left="432" w:hanging="432"/>
      </w:pPr>
      <w:bookmarkStart w:id="3" w:name="_Toc125638802"/>
      <w:r>
        <w:t>List of Tables</w:t>
      </w:r>
      <w:bookmarkEnd w:id="3"/>
    </w:p>
    <w:p w14:paraId="5442E1BE" w14:textId="6168AC77" w:rsidR="00E937BF" w:rsidRDefault="00D07DB0" w:rsidP="004F3942">
      <w:r>
        <w:t xml:space="preserve">List of tables goes </w:t>
      </w:r>
      <w:proofErr w:type="gramStart"/>
      <w:r>
        <w:t>here</w:t>
      </w:r>
      <w:proofErr w:type="gramEnd"/>
    </w:p>
    <w:p w14:paraId="07AD3FD4" w14:textId="1C765F64" w:rsidR="006F493E" w:rsidRDefault="006F493E" w:rsidP="004F3942"/>
    <w:p w14:paraId="04363BB9" w14:textId="646FC274" w:rsidR="006F493E" w:rsidRDefault="006F493E" w:rsidP="007A5A11">
      <w:pPr>
        <w:pStyle w:val="Heading1"/>
        <w:numPr>
          <w:ilvl w:val="0"/>
          <w:numId w:val="0"/>
        </w:numPr>
        <w:ind w:left="432" w:hanging="432"/>
      </w:pPr>
      <w:bookmarkStart w:id="4" w:name="_Toc125638803"/>
      <w:r>
        <w:t>List of Equations</w:t>
      </w:r>
      <w:bookmarkEnd w:id="4"/>
    </w:p>
    <w:p w14:paraId="2E83C03F" w14:textId="08EF0C2F" w:rsidR="006F493E" w:rsidRPr="006F493E" w:rsidRDefault="006F493E" w:rsidP="006F493E">
      <w:r>
        <w:t>List of equations goes here.</w:t>
      </w:r>
    </w:p>
    <w:p w14:paraId="79600635" w14:textId="77F781E7" w:rsidR="004F3942" w:rsidRDefault="004F3942">
      <w:pPr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br w:type="page"/>
      </w:r>
    </w:p>
    <w:p w14:paraId="47E8740F" w14:textId="77777777" w:rsidR="00A246D3" w:rsidRPr="00A246D3" w:rsidRDefault="00A246D3" w:rsidP="00A246D3">
      <w:pPr>
        <w:spacing w:line="240" w:lineRule="auto"/>
        <w:rPr>
          <w:rFonts w:ascii="Times New Roman" w:hAnsi="Times New Roman" w:cs="Times New Roman"/>
          <w:sz w:val="28"/>
          <w:szCs w:val="28"/>
        </w:rPr>
        <w:sectPr w:rsidR="00A246D3" w:rsidRPr="00A246D3" w:rsidSect="00A246D3">
          <w:pgSz w:w="12240" w:h="15840"/>
          <w:pgMar w:top="1440" w:right="1440" w:bottom="1440" w:left="1440" w:header="708" w:footer="708" w:gutter="0"/>
          <w:pgNumType w:fmt="lowerRoman" w:start="1"/>
          <w:cols w:space="708"/>
          <w:docGrid w:linePitch="360"/>
        </w:sectPr>
      </w:pPr>
    </w:p>
    <w:p w14:paraId="7628D219" w14:textId="0DAFC3C2" w:rsidR="00C57C83" w:rsidRPr="009E77F4" w:rsidRDefault="009E77F4" w:rsidP="007A5A11">
      <w:pPr>
        <w:pStyle w:val="Heading1"/>
      </w:pPr>
      <w:bookmarkStart w:id="5" w:name="_Toc125638804"/>
      <w:r w:rsidRPr="007A5A11">
        <w:lastRenderedPageBreak/>
        <w:t>Introduction</w:t>
      </w:r>
      <w:bookmarkEnd w:id="5"/>
    </w:p>
    <w:p w14:paraId="4F777B92" w14:textId="371EC56B" w:rsidR="009E77F4" w:rsidRDefault="009E77F4" w:rsidP="00A246D3">
      <w:pPr>
        <w:spacing w:line="240" w:lineRule="auto"/>
      </w:pPr>
      <w:r>
        <w:t>The purpose of this exercise</w:t>
      </w:r>
      <w:r w:rsidR="00173B30">
        <w:t>/lab …</w:t>
      </w:r>
      <w:r>
        <w:t xml:space="preserve"> </w:t>
      </w:r>
    </w:p>
    <w:p w14:paraId="32887309" w14:textId="622DE6E5" w:rsidR="00EB6B47" w:rsidRDefault="00EB6B47" w:rsidP="00A246D3">
      <w:pPr>
        <w:spacing w:line="240" w:lineRule="auto"/>
      </w:pPr>
      <w:r>
        <w:t>Tell me what you’re going to tell me.</w:t>
      </w:r>
    </w:p>
    <w:p w14:paraId="36A08A6E" w14:textId="1A1A362D" w:rsidR="00173B30" w:rsidRDefault="00173B30" w:rsidP="00173B30">
      <w:pPr>
        <w:pStyle w:val="Heading2"/>
      </w:pPr>
      <w:bookmarkStart w:id="6" w:name="_Toc125638805"/>
      <w:r>
        <w:t>Group members</w:t>
      </w:r>
      <w:bookmarkEnd w:id="6"/>
    </w:p>
    <w:p w14:paraId="7A9D1C09" w14:textId="4CBBC2BF" w:rsidR="00173B30" w:rsidRDefault="006F493E" w:rsidP="00173B30">
      <w:r>
        <w:t>Describe who participated in this lab and what their contribution was.</w:t>
      </w:r>
    </w:p>
    <w:p w14:paraId="08EC2FC6" w14:textId="6F356CEC" w:rsidR="00173B30" w:rsidRDefault="00173B30" w:rsidP="00173B30">
      <w:pPr>
        <w:pStyle w:val="Heading2"/>
      </w:pPr>
      <w:bookmarkStart w:id="7" w:name="_Toc125638806"/>
      <w:r>
        <w:t>Equipment List</w:t>
      </w:r>
      <w:bookmarkEnd w:id="7"/>
    </w:p>
    <w:p w14:paraId="37A996B9" w14:textId="41E0CAC5" w:rsidR="00173B30" w:rsidRDefault="00173B30" w:rsidP="00173B30">
      <w:r>
        <w:t>List the equipment used with serial numbers</w:t>
      </w:r>
      <w:r w:rsidR="006F493E">
        <w:t xml:space="preserve"> or other identifying information</w:t>
      </w:r>
      <w:r>
        <w:t>.</w:t>
      </w:r>
    </w:p>
    <w:p w14:paraId="74FF7AEF" w14:textId="34ED6152" w:rsidR="004F3942" w:rsidRDefault="004F3942" w:rsidP="004F3942">
      <w:pPr>
        <w:pStyle w:val="Heading2"/>
      </w:pPr>
      <w:bookmarkStart w:id="8" w:name="_Toc125638807"/>
      <w:r>
        <w:t>Safety Statement</w:t>
      </w:r>
      <w:bookmarkEnd w:id="8"/>
    </w:p>
    <w:p w14:paraId="11BB5518" w14:textId="64C6F404" w:rsidR="004F3942" w:rsidRPr="004F3942" w:rsidRDefault="004F3942" w:rsidP="004F3942">
      <w:r>
        <w:t>What was done to stay safe (for outdoor labs).</w:t>
      </w:r>
    </w:p>
    <w:p w14:paraId="4BB2DD12" w14:textId="456D9CCD" w:rsidR="009E77F4" w:rsidRDefault="00173B30" w:rsidP="00A246D3">
      <w:pPr>
        <w:pStyle w:val="Heading1"/>
        <w:spacing w:line="240" w:lineRule="auto"/>
      </w:pPr>
      <w:bookmarkStart w:id="9" w:name="_Toc125638808"/>
      <w:r>
        <w:t>Method</w:t>
      </w:r>
      <w:r w:rsidR="008654DC">
        <w:t>ology</w:t>
      </w:r>
      <w:bookmarkEnd w:id="9"/>
    </w:p>
    <w:p w14:paraId="2DB36431" w14:textId="77777777" w:rsidR="006C20AD" w:rsidRDefault="00173B30" w:rsidP="00173B30">
      <w:r>
        <w:t>Describe any method</w:t>
      </w:r>
      <w:r w:rsidR="008654DC">
        <w:t>s</w:t>
      </w:r>
      <w:r>
        <w:t xml:space="preserve"> you used</w:t>
      </w:r>
      <w:r w:rsidR="008654DC">
        <w:t xml:space="preserve"> for the lab</w:t>
      </w:r>
      <w:r>
        <w:t>.</w:t>
      </w:r>
    </w:p>
    <w:p w14:paraId="07E1C2FD" w14:textId="6408535A" w:rsidR="006C20AD" w:rsidRDefault="006C20AD" w:rsidP="00173B30">
      <w:r>
        <w:t>Avoid the use of the first person</w:t>
      </w:r>
      <w:r w:rsidR="004C79F4">
        <w:t xml:space="preserve"> (I/we)</w:t>
      </w:r>
      <w:r>
        <w:t xml:space="preserve">. Formal documents </w:t>
      </w:r>
      <w:r w:rsidR="004C79F4">
        <w:t>try to describe what happens without including references to oneself.</w:t>
      </w:r>
    </w:p>
    <w:p w14:paraId="0330D21E" w14:textId="4FD204C6" w:rsidR="00173B30" w:rsidRDefault="008654DC" w:rsidP="00173B30">
      <w:r>
        <w:t>Reference EVERYTHING. Use the reference style prescribed by your instructor/TA.</w:t>
      </w:r>
      <w:r w:rsidR="002B7B00">
        <w:t xml:space="preserve"> For ENGO363 we expect either </w:t>
      </w:r>
      <w:hyperlink r:id="rId11" w:history="1">
        <w:r w:rsidR="002B7B00" w:rsidRPr="00107D3B">
          <w:rPr>
            <w:rStyle w:val="Hyperlink"/>
          </w:rPr>
          <w:t>APA</w:t>
        </w:r>
      </w:hyperlink>
      <w:r w:rsidR="002B7B00">
        <w:t xml:space="preserve"> or </w:t>
      </w:r>
      <w:hyperlink r:id="rId12" w:history="1">
        <w:r w:rsidR="002B7B00" w:rsidRPr="00107D3B">
          <w:rPr>
            <w:rStyle w:val="Hyperlink"/>
          </w:rPr>
          <w:t>IEEE</w:t>
        </w:r>
      </w:hyperlink>
      <w:r w:rsidR="002B7B00">
        <w:t>.</w:t>
      </w:r>
      <w:r w:rsidR="004C79F4">
        <w:t xml:space="preserve"> I suggest you download a referencing program. I personally use </w:t>
      </w:r>
      <w:hyperlink r:id="rId13" w:history="1">
        <w:r w:rsidR="004C79F4" w:rsidRPr="004C79F4">
          <w:rPr>
            <w:rStyle w:val="Hyperlink"/>
          </w:rPr>
          <w:t>Zotero</w:t>
        </w:r>
      </w:hyperlink>
      <w:r w:rsidR="004C79F4">
        <w:t>.</w:t>
      </w:r>
    </w:p>
    <w:p w14:paraId="51CF5340" w14:textId="5BA54E83" w:rsidR="006F493E" w:rsidRDefault="006F493E" w:rsidP="006F493E">
      <w:pPr>
        <w:pStyle w:val="Heading2"/>
      </w:pPr>
      <w:bookmarkStart w:id="10" w:name="_Toc125638809"/>
      <w:r>
        <w:t>Equations</w:t>
      </w:r>
      <w:bookmarkEnd w:id="10"/>
    </w:p>
    <w:p w14:paraId="6FC1DBFE" w14:textId="67C8824B" w:rsidR="006F493E" w:rsidRDefault="006F493E" w:rsidP="00173B30">
      <w:r>
        <w:t xml:space="preserve">See </w:t>
      </w:r>
      <w:hyperlink r:id="rId14" w:history="1">
        <w:r w:rsidRPr="00263A12">
          <w:rPr>
            <w:rStyle w:val="Hyperlink"/>
          </w:rPr>
          <w:t>https://www.youtube.com/watch?v=9YGTH4WrY_8</w:t>
        </w:r>
      </w:hyperlink>
      <w:r>
        <w:t xml:space="preserve"> </w:t>
      </w:r>
    </w:p>
    <w:p w14:paraId="55B194AE" w14:textId="44637775" w:rsidR="004F3942" w:rsidRDefault="004F3942" w:rsidP="004F3942">
      <w:pPr>
        <w:pStyle w:val="Heading1"/>
      </w:pPr>
      <w:bookmarkStart w:id="11" w:name="_Toc125638810"/>
      <w:r>
        <w:t>Results</w:t>
      </w:r>
      <w:bookmarkEnd w:id="11"/>
    </w:p>
    <w:p w14:paraId="7A734848" w14:textId="77777777" w:rsidR="006C20AD" w:rsidRDefault="004F3942" w:rsidP="00173B30">
      <w:r>
        <w:t xml:space="preserve">Describe </w:t>
      </w:r>
      <w:r w:rsidR="00E937BF">
        <w:t>results of methods described.</w:t>
      </w:r>
    </w:p>
    <w:p w14:paraId="3F23ACC9" w14:textId="15A51DC2" w:rsidR="006C20AD" w:rsidRDefault="00E937BF" w:rsidP="00173B30">
      <w:r>
        <w:t>Best to use tables and figures.</w:t>
      </w:r>
    </w:p>
    <w:p w14:paraId="50233708" w14:textId="77777777" w:rsidR="00E937BF" w:rsidRDefault="00E937BF" w:rsidP="00E937BF">
      <w:pPr>
        <w:pStyle w:val="Heading2"/>
      </w:pPr>
      <w:bookmarkStart w:id="12" w:name="_Toc125638811"/>
      <w:r>
        <w:t>Tables</w:t>
      </w:r>
      <w:bookmarkEnd w:id="12"/>
    </w:p>
    <w:p w14:paraId="7BB9E01F" w14:textId="05854D4F" w:rsidR="00E937BF" w:rsidRDefault="00E937BF" w:rsidP="00DD5BBD">
      <w:pPr>
        <w:spacing w:line="240" w:lineRule="auto"/>
      </w:pPr>
      <w:r>
        <w:t>Tables should be listed with title first and table following. Repeat header row if table</w:t>
      </w:r>
      <w:r w:rsidR="00435E83">
        <w:t>s are split</w:t>
      </w:r>
      <w:r>
        <w:t xml:space="preserve"> across two pages.</w:t>
      </w:r>
    </w:p>
    <w:p w14:paraId="38B74585" w14:textId="18D5A865" w:rsidR="00DD5BBD" w:rsidRPr="00DD5BBD" w:rsidRDefault="00DD5BBD" w:rsidP="00DD5BBD">
      <w:pPr>
        <w:pStyle w:val="Caption"/>
      </w:pPr>
      <w:r>
        <w:t xml:space="preserve">Table </w:t>
      </w:r>
      <w:fldSimple w:instr=" STYLEREF 1 \s ">
        <w:r>
          <w:rPr>
            <w:noProof/>
          </w:rPr>
          <w:t>3</w:t>
        </w:r>
      </w:fldSimple>
      <w:r>
        <w:noBreakHyphen/>
      </w:r>
      <w:fldSimple w:instr=" SEQ Table \* ARABIC \s 1 ">
        <w:r>
          <w:rPr>
            <w:noProof/>
          </w:rPr>
          <w:t>1</w:t>
        </w:r>
      </w:fldSimple>
      <w:r>
        <w:t>: List of The Mandalorian Season 1 episodes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62"/>
        <w:gridCol w:w="2268"/>
      </w:tblGrid>
      <w:tr w:rsidR="00E937BF" w14:paraId="4E5EEE69" w14:textId="77777777" w:rsidTr="004C79F4">
        <w:trPr>
          <w:tblHeader/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431F55D2" w14:textId="6FA655A0" w:rsidR="00E937BF" w:rsidRDefault="00E937BF" w:rsidP="00C473C6">
            <w:r>
              <w:t>#</w:t>
            </w:r>
          </w:p>
        </w:tc>
        <w:tc>
          <w:tcPr>
            <w:tcW w:w="2268" w:type="dxa"/>
            <w:shd w:val="clear" w:color="auto" w:fill="808080" w:themeFill="background1" w:themeFillShade="80"/>
          </w:tcPr>
          <w:p w14:paraId="242C30F5" w14:textId="03320AA0" w:rsidR="00E937BF" w:rsidRDefault="00E937BF" w:rsidP="00C473C6">
            <w:r>
              <w:t>Episode Title</w:t>
            </w:r>
          </w:p>
        </w:tc>
      </w:tr>
      <w:tr w:rsidR="00E937BF" w14:paraId="2090E5FD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24D7FD60" w14:textId="77777777" w:rsidR="00E937BF" w:rsidRDefault="00E937BF" w:rsidP="00C473C6">
            <w:r>
              <w:t>1.</w:t>
            </w:r>
          </w:p>
        </w:tc>
        <w:tc>
          <w:tcPr>
            <w:tcW w:w="2268" w:type="dxa"/>
          </w:tcPr>
          <w:p w14:paraId="0D2005F3" w14:textId="77777777" w:rsidR="00E937BF" w:rsidRDefault="00E937BF" w:rsidP="00C473C6">
            <w:r>
              <w:t>The Mandalorian</w:t>
            </w:r>
          </w:p>
        </w:tc>
      </w:tr>
      <w:tr w:rsidR="00E937BF" w14:paraId="06BB05A6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71D3E2EA" w14:textId="77777777" w:rsidR="00E937BF" w:rsidRDefault="00E937BF" w:rsidP="00C473C6">
            <w:r>
              <w:t xml:space="preserve">2. </w:t>
            </w:r>
          </w:p>
        </w:tc>
        <w:tc>
          <w:tcPr>
            <w:tcW w:w="2268" w:type="dxa"/>
          </w:tcPr>
          <w:p w14:paraId="68B51A33" w14:textId="77777777" w:rsidR="00E937BF" w:rsidRDefault="00E937BF" w:rsidP="00C473C6">
            <w:r>
              <w:t>The Child</w:t>
            </w:r>
          </w:p>
        </w:tc>
      </w:tr>
      <w:tr w:rsidR="00E937BF" w14:paraId="31C05706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4FD47317" w14:textId="77777777" w:rsidR="00E937BF" w:rsidRDefault="00E937BF" w:rsidP="00C473C6">
            <w:r>
              <w:t>3.</w:t>
            </w:r>
          </w:p>
        </w:tc>
        <w:tc>
          <w:tcPr>
            <w:tcW w:w="2268" w:type="dxa"/>
          </w:tcPr>
          <w:p w14:paraId="245025A1" w14:textId="77777777" w:rsidR="00E937BF" w:rsidRDefault="00E937BF" w:rsidP="00C473C6">
            <w:r>
              <w:t>The Sin</w:t>
            </w:r>
          </w:p>
        </w:tc>
      </w:tr>
      <w:tr w:rsidR="00E937BF" w14:paraId="0B3C0D4B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3AD74A3C" w14:textId="77777777" w:rsidR="00E937BF" w:rsidRDefault="00E937BF" w:rsidP="00C473C6">
            <w:r>
              <w:t>4.</w:t>
            </w:r>
          </w:p>
        </w:tc>
        <w:tc>
          <w:tcPr>
            <w:tcW w:w="2268" w:type="dxa"/>
          </w:tcPr>
          <w:p w14:paraId="7047BD74" w14:textId="77777777" w:rsidR="00E937BF" w:rsidRDefault="00E937BF" w:rsidP="00C473C6">
            <w:r>
              <w:t>Sanctuary</w:t>
            </w:r>
          </w:p>
        </w:tc>
      </w:tr>
      <w:tr w:rsidR="00E937BF" w14:paraId="34C4C37C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19D6BD5B" w14:textId="77777777" w:rsidR="00E937BF" w:rsidRDefault="00E937BF" w:rsidP="00C473C6">
            <w:r>
              <w:t>5.</w:t>
            </w:r>
          </w:p>
        </w:tc>
        <w:tc>
          <w:tcPr>
            <w:tcW w:w="2268" w:type="dxa"/>
          </w:tcPr>
          <w:p w14:paraId="5E2B0DFE" w14:textId="77777777" w:rsidR="00E937BF" w:rsidRDefault="00E937BF" w:rsidP="00C473C6">
            <w:r>
              <w:t>The Gunslinger</w:t>
            </w:r>
          </w:p>
        </w:tc>
      </w:tr>
      <w:tr w:rsidR="00E937BF" w14:paraId="5B216AD6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7B8C2956" w14:textId="77777777" w:rsidR="00E937BF" w:rsidRDefault="00E937BF" w:rsidP="00C473C6">
            <w:r>
              <w:t>6.</w:t>
            </w:r>
          </w:p>
        </w:tc>
        <w:tc>
          <w:tcPr>
            <w:tcW w:w="2268" w:type="dxa"/>
          </w:tcPr>
          <w:p w14:paraId="4B1AB869" w14:textId="77777777" w:rsidR="00E937BF" w:rsidRDefault="00E937BF" w:rsidP="00C473C6">
            <w:r>
              <w:t>The Prisoner</w:t>
            </w:r>
          </w:p>
        </w:tc>
      </w:tr>
      <w:tr w:rsidR="00E937BF" w14:paraId="27F01902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2C0C73A7" w14:textId="77777777" w:rsidR="00E937BF" w:rsidRDefault="00E937BF" w:rsidP="00C473C6">
            <w:r>
              <w:t>7.</w:t>
            </w:r>
          </w:p>
        </w:tc>
        <w:tc>
          <w:tcPr>
            <w:tcW w:w="2268" w:type="dxa"/>
          </w:tcPr>
          <w:p w14:paraId="74BD9453" w14:textId="77777777" w:rsidR="00E937BF" w:rsidRDefault="00E937BF" w:rsidP="00C473C6">
            <w:r>
              <w:t>The Reckoning</w:t>
            </w:r>
          </w:p>
        </w:tc>
      </w:tr>
      <w:tr w:rsidR="00E937BF" w14:paraId="5A84D326" w14:textId="77777777" w:rsidTr="00E937BF">
        <w:trPr>
          <w:jc w:val="center"/>
        </w:trPr>
        <w:tc>
          <w:tcPr>
            <w:tcW w:w="562" w:type="dxa"/>
            <w:shd w:val="clear" w:color="auto" w:fill="808080" w:themeFill="background1" w:themeFillShade="80"/>
          </w:tcPr>
          <w:p w14:paraId="40FC2816" w14:textId="77777777" w:rsidR="00E937BF" w:rsidRDefault="00E937BF" w:rsidP="00C473C6">
            <w:r>
              <w:t>8.</w:t>
            </w:r>
          </w:p>
        </w:tc>
        <w:tc>
          <w:tcPr>
            <w:tcW w:w="2268" w:type="dxa"/>
          </w:tcPr>
          <w:p w14:paraId="249A9CF9" w14:textId="77777777" w:rsidR="00E937BF" w:rsidRDefault="00E937BF" w:rsidP="00C473C6">
            <w:r>
              <w:t>Redemption</w:t>
            </w:r>
          </w:p>
        </w:tc>
      </w:tr>
    </w:tbl>
    <w:p w14:paraId="19104B76" w14:textId="0360D7A2" w:rsidR="002B7B00" w:rsidRDefault="002B7B00"/>
    <w:p w14:paraId="13805379" w14:textId="3D621950" w:rsidR="008654DC" w:rsidRDefault="008654DC" w:rsidP="008654DC">
      <w:pPr>
        <w:pStyle w:val="Heading2"/>
      </w:pPr>
      <w:bookmarkStart w:id="13" w:name="_Toc125638812"/>
      <w:r>
        <w:lastRenderedPageBreak/>
        <w:t>Figures</w:t>
      </w:r>
      <w:bookmarkEnd w:id="13"/>
    </w:p>
    <w:p w14:paraId="0A645507" w14:textId="1AA2BCCA" w:rsidR="008654DC" w:rsidRDefault="008654DC" w:rsidP="008654DC">
      <w:r>
        <w:t xml:space="preserve">Figures should be shown </w:t>
      </w:r>
      <w:r w:rsidR="004F3942">
        <w:t xml:space="preserve">centred </w:t>
      </w:r>
      <w:r>
        <w:t xml:space="preserve">with </w:t>
      </w:r>
      <w:r w:rsidR="004F3942">
        <w:t xml:space="preserve">caption </w:t>
      </w:r>
      <w:r>
        <w:t>underneath</w:t>
      </w:r>
      <w:r w:rsidR="004F3942">
        <w:t>.</w:t>
      </w:r>
    </w:p>
    <w:p w14:paraId="6E434BF0" w14:textId="413FD06A" w:rsidR="008654DC" w:rsidRDefault="008654DC" w:rsidP="00D07DB0">
      <w:pPr>
        <w:spacing w:after="0"/>
        <w:jc w:val="center"/>
      </w:pPr>
      <w:r>
        <w:rPr>
          <w:noProof/>
        </w:rPr>
        <w:drawing>
          <wp:inline distT="0" distB="0" distL="0" distR="0" wp14:anchorId="35434004" wp14:editId="3C91D25B">
            <wp:extent cx="4953666" cy="3933825"/>
            <wp:effectExtent l="0" t="0" r="0" b="0"/>
            <wp:docPr id="23" name="Picture 23" descr="Surprised Baby Yoda Meme Generator - Imgfli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Surprised Baby Yoda Meme Generator - Imgflip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7590" cy="39369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2B5244" w14:textId="061624C9" w:rsidR="008654DC" w:rsidRPr="008654DC" w:rsidRDefault="008654DC" w:rsidP="008654DC">
      <w:pPr>
        <w:pStyle w:val="Caption"/>
      </w:pPr>
      <w:bookmarkStart w:id="14" w:name="_Toc124413605"/>
      <w:bookmarkStart w:id="15" w:name="_Toc124413648"/>
      <w:bookmarkStart w:id="16" w:name="_Toc124413674"/>
      <w:r>
        <w:t xml:space="preserve">Figure </w:t>
      </w:r>
      <w:fldSimple w:instr=" STYLEREF 1 \s ">
        <w:r w:rsidR="00DD5BBD">
          <w:rPr>
            <w:noProof/>
          </w:rPr>
          <w:t>3</w:t>
        </w:r>
      </w:fldSimple>
      <w:r w:rsidR="00DD5BBD">
        <w:noBreakHyphen/>
      </w:r>
      <w:fldSimple w:instr=" SEQ Figure \* ARABIC \s 1 ">
        <w:r w:rsidR="00DD5BBD">
          <w:rPr>
            <w:noProof/>
          </w:rPr>
          <w:t>2</w:t>
        </w:r>
      </w:fldSimple>
      <w:r>
        <w:t>: Picture of</w:t>
      </w:r>
      <w:r w:rsidR="00D07DB0">
        <w:t xml:space="preserve"> a surprised</w:t>
      </w:r>
      <w:r>
        <w:t xml:space="preserve"> Baby Yoda </w:t>
      </w:r>
      <w:bookmarkEnd w:id="14"/>
      <w:bookmarkEnd w:id="15"/>
      <w:bookmarkEnd w:id="16"/>
      <w:r w:rsidR="006974ED">
        <w:fldChar w:fldCharType="begin"/>
      </w:r>
      <w:r w:rsidR="006974ED">
        <w:instrText xml:space="preserve"> ADDIN ZOTERO_ITEM CSL_CITATION {"citationID":"Z5GGPUDC","properties":{"formattedCitation":"[1]","plainCitation":"[1]","noteIndex":0},"citationItems":[{"id":917,"uris":["http://zotero.org/users/4277040/items/9J4PSIQ9"],"itemData":{"id":917,"type":"article-journal","title":"The Mandalorian","author":[{"family":"Filoni","given":"Dave"},{"family":"Favreau","given":"Jon"}],"accessed":{"date-parts":[["2023",1,12]]},"issued":{"date-parts":[["2019"]]}}}],"schema":"https://github.com/citation-style-language/schema/raw/master/csl-citation.json"} </w:instrText>
      </w:r>
      <w:r w:rsidR="006974ED">
        <w:fldChar w:fldCharType="separate"/>
      </w:r>
      <w:r w:rsidR="006974ED" w:rsidRPr="006974ED">
        <w:rPr>
          <w:rFonts w:cs="Times New Roman"/>
        </w:rPr>
        <w:t>[1]</w:t>
      </w:r>
      <w:r w:rsidR="006974ED">
        <w:fldChar w:fldCharType="end"/>
      </w:r>
    </w:p>
    <w:p w14:paraId="2F532254" w14:textId="7F70C0CD" w:rsidR="004F3942" w:rsidRDefault="000E052B" w:rsidP="00E937BF">
      <w:pPr>
        <w:pStyle w:val="Heading1"/>
      </w:pPr>
      <w:bookmarkStart w:id="17" w:name="_Toc125638813"/>
      <w:r>
        <w:t>Discussion</w:t>
      </w:r>
      <w:bookmarkEnd w:id="17"/>
    </w:p>
    <w:p w14:paraId="736611A9" w14:textId="12252FAC" w:rsidR="00E937BF" w:rsidRDefault="000E052B" w:rsidP="004F3942">
      <w:r>
        <w:t xml:space="preserve">Analyze </w:t>
      </w:r>
      <w:r w:rsidR="00E937BF">
        <w:t>your results.</w:t>
      </w:r>
      <w:r w:rsidR="00F040A1">
        <w:t xml:space="preserve"> Hypothes</w:t>
      </w:r>
      <w:r>
        <w:t>e</w:t>
      </w:r>
      <w:r w:rsidR="00F040A1">
        <w:t>s met or rejected?</w:t>
      </w:r>
    </w:p>
    <w:p w14:paraId="70D5FC48" w14:textId="6266363B" w:rsidR="00E937BF" w:rsidRDefault="00E937BF" w:rsidP="00E937BF">
      <w:pPr>
        <w:pStyle w:val="Heading2"/>
      </w:pPr>
      <w:bookmarkStart w:id="18" w:name="_Toc125638814"/>
      <w:r>
        <w:t>Questions</w:t>
      </w:r>
      <w:bookmarkEnd w:id="18"/>
    </w:p>
    <w:p w14:paraId="063B55D5" w14:textId="225C5E44" w:rsidR="00E937BF" w:rsidRPr="004F3942" w:rsidRDefault="00E937BF" w:rsidP="004F3942">
      <w:r>
        <w:t>Answer questions asked by the handout.</w:t>
      </w:r>
    </w:p>
    <w:p w14:paraId="1DBC54CE" w14:textId="1D8BBB27" w:rsidR="007514D9" w:rsidRDefault="007514D9" w:rsidP="00A246D3">
      <w:pPr>
        <w:pStyle w:val="Heading1"/>
        <w:spacing w:line="240" w:lineRule="auto"/>
      </w:pPr>
      <w:bookmarkStart w:id="19" w:name="_Toc125638815"/>
      <w:r>
        <w:t>Conclusion</w:t>
      </w:r>
      <w:bookmarkEnd w:id="19"/>
    </w:p>
    <w:p w14:paraId="26473566" w14:textId="34428437" w:rsidR="005C7A2B" w:rsidRDefault="00E937BF" w:rsidP="00A246D3">
      <w:pPr>
        <w:spacing w:line="240" w:lineRule="auto"/>
      </w:pPr>
      <w:r>
        <w:t>Did the lab meet the purpose</w:t>
      </w:r>
      <w:r w:rsidR="006A02E9">
        <w:t>/objective described in the introduction</w:t>
      </w:r>
      <w:r>
        <w:t>? Summarize why or why not from the analysis</w:t>
      </w:r>
      <w:r w:rsidR="006C20AD">
        <w:t>? Summarize what you told me.</w:t>
      </w:r>
    </w:p>
    <w:p w14:paraId="1DB3493E" w14:textId="4BB5D5DA" w:rsidR="00E937BF" w:rsidRDefault="00E937BF" w:rsidP="00E937BF">
      <w:pPr>
        <w:pStyle w:val="Heading2"/>
      </w:pPr>
      <w:bookmarkStart w:id="20" w:name="_Toc125638816"/>
      <w:r>
        <w:t>Learning outcomes</w:t>
      </w:r>
      <w:bookmarkEnd w:id="20"/>
    </w:p>
    <w:p w14:paraId="19D9EFA1" w14:textId="4A77073B" w:rsidR="00E937BF" w:rsidRDefault="00E937BF" w:rsidP="00A246D3">
      <w:pPr>
        <w:spacing w:line="240" w:lineRule="auto"/>
      </w:pPr>
      <w:r>
        <w:t>What did you learn? What would you tell someone repeating this lab to do differently?</w:t>
      </w:r>
    </w:p>
    <w:p w14:paraId="3A5F973F" w14:textId="1DE5907E" w:rsidR="00D07DB0" w:rsidRDefault="004F3942" w:rsidP="00D07DB0">
      <w:pPr>
        <w:pStyle w:val="Heading1"/>
      </w:pPr>
      <w:bookmarkStart w:id="21" w:name="_Toc125638817"/>
      <w:r>
        <w:t>References</w:t>
      </w:r>
      <w:bookmarkEnd w:id="21"/>
    </w:p>
    <w:p w14:paraId="108B07B8" w14:textId="77777777" w:rsidR="006974ED" w:rsidRPr="006974ED" w:rsidRDefault="006974ED" w:rsidP="006974ED">
      <w:pPr>
        <w:pStyle w:val="Bibliography"/>
        <w:rPr>
          <w:rFonts w:ascii="Calibri" w:hAnsi="Calibri" w:cs="Calibri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6974ED">
        <w:rPr>
          <w:rFonts w:ascii="Calibri" w:hAnsi="Calibri" w:cs="Calibri"/>
          <w:szCs w:val="24"/>
        </w:rPr>
        <w:t>[1]</w:t>
      </w:r>
      <w:r w:rsidRPr="006974ED">
        <w:rPr>
          <w:rFonts w:ascii="Calibri" w:hAnsi="Calibri" w:cs="Calibri"/>
          <w:szCs w:val="24"/>
        </w:rPr>
        <w:tab/>
        <w:t>D. Filoni and J. Favreau, “The Mandalorian,” 2019.</w:t>
      </w:r>
    </w:p>
    <w:p w14:paraId="5F34B8D2" w14:textId="77777777" w:rsidR="002B7B00" w:rsidRDefault="006974ED" w:rsidP="00D07DB0">
      <w:pPr>
        <w:sectPr w:rsidR="002B7B00" w:rsidSect="00E937BF">
          <w:footerReference w:type="default" r:id="rId16"/>
          <w:pgSz w:w="12240" w:h="15840"/>
          <w:pgMar w:top="1440" w:right="1440" w:bottom="1440" w:left="1440" w:header="708" w:footer="708" w:gutter="0"/>
          <w:pgNumType w:start="1"/>
          <w:cols w:space="708"/>
          <w:docGrid w:linePitch="360"/>
        </w:sectPr>
      </w:pPr>
      <w:r>
        <w:fldChar w:fldCharType="end"/>
      </w:r>
    </w:p>
    <w:p w14:paraId="04F3A4A1" w14:textId="77777777" w:rsidR="002B7B00" w:rsidRDefault="002B7B00" w:rsidP="002B7B00">
      <w:pPr>
        <w:pStyle w:val="Heading1"/>
      </w:pPr>
      <w:bookmarkStart w:id="22" w:name="_Toc125638818"/>
      <w:r>
        <w:lastRenderedPageBreak/>
        <w:t>Appendix A: Code</w:t>
      </w:r>
      <w:bookmarkEnd w:id="22"/>
    </w:p>
    <w:p w14:paraId="11FF61AC" w14:textId="77777777" w:rsidR="002B7B00" w:rsidRDefault="002B7B00" w:rsidP="002B7B00"/>
    <w:p w14:paraId="0D52CB45" w14:textId="77777777" w:rsidR="002B7B00" w:rsidRPr="003D51EB" w:rsidRDefault="002B7B00" w:rsidP="002B7B00">
      <w:pPr>
        <w:pStyle w:val="Heading2"/>
      </w:pPr>
      <w:bookmarkStart w:id="23" w:name="_Toc125638819"/>
      <w:r>
        <w:t>main.cpp</w:t>
      </w:r>
      <w:bookmarkEnd w:id="23"/>
    </w:p>
    <w:p w14:paraId="3C4CC9FE" w14:textId="77777777" w:rsidR="002B7B00" w:rsidRDefault="002B7B00" w:rsidP="002B7B00"/>
    <w:p w14:paraId="386E713B" w14:textId="1392EAE9" w:rsidR="002B7B00" w:rsidRDefault="004C79F4">
      <w:pPr>
        <w:rPr>
          <w:rFonts w:ascii="Consolas" w:hAnsi="Consolas" w:cs="Consolas"/>
          <w:sz w:val="20"/>
          <w:szCs w:val="20"/>
        </w:rPr>
      </w:pPr>
      <w:r w:rsidRPr="004C79F4">
        <w:rPr>
          <w:rFonts w:ascii="Consolas" w:hAnsi="Consolas" w:cs="Consolas"/>
          <w:sz w:val="20"/>
          <w:szCs w:val="20"/>
        </w:rPr>
        <w:drawing>
          <wp:inline distT="0" distB="0" distL="0" distR="0" wp14:anchorId="5A96146A" wp14:editId="4A9A1135">
            <wp:extent cx="5943600" cy="5050790"/>
            <wp:effectExtent l="0" t="0" r="0" b="0"/>
            <wp:docPr id="11" name="Picture 10" descr="Text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CAF7E384-9BFE-7C7E-B401-AC302869A6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0" descr="Text&#10;&#10;Description automatically generated">
                      <a:extLst>
                        <a:ext uri="{FF2B5EF4-FFF2-40B4-BE49-F238E27FC236}">
                          <a16:creationId xmlns:a16="http://schemas.microsoft.com/office/drawing/2014/main" id="{CAF7E384-9BFE-7C7E-B401-AC302869A6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050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4C79F4">
        <w:rPr>
          <w:rFonts w:ascii="Consolas" w:hAnsi="Consolas" w:cs="Consolas"/>
          <w:sz w:val="20"/>
          <w:szCs w:val="20"/>
        </w:rPr>
        <w:t xml:space="preserve"> </w:t>
      </w:r>
      <w:r w:rsidR="002B7B00">
        <w:rPr>
          <w:rFonts w:ascii="Consolas" w:hAnsi="Consolas" w:cs="Consolas"/>
          <w:sz w:val="20"/>
          <w:szCs w:val="20"/>
        </w:rPr>
        <w:br w:type="page"/>
      </w:r>
    </w:p>
    <w:p w14:paraId="2E3AAF5C" w14:textId="6E22644B" w:rsidR="002B7B00" w:rsidRDefault="002B7B00" w:rsidP="002B7B00">
      <w:pPr>
        <w:pStyle w:val="Heading1"/>
      </w:pPr>
      <w:bookmarkStart w:id="24" w:name="_Toc125638820"/>
      <w:r>
        <w:lastRenderedPageBreak/>
        <w:t>Appendix B: Field Sheets</w:t>
      </w:r>
      <w:bookmarkEnd w:id="24"/>
    </w:p>
    <w:p w14:paraId="5BCFF8A5" w14:textId="761F7C15" w:rsidR="00D07DB0" w:rsidRPr="00D07DB0" w:rsidRDefault="002B7B00" w:rsidP="00D07DB0">
      <w:r w:rsidRPr="007A0262">
        <w:t>Attach field sheets or additional information on these pages.</w:t>
      </w:r>
    </w:p>
    <w:sectPr w:rsidR="00D07DB0" w:rsidRPr="00D07DB0" w:rsidSect="007A0262">
      <w:headerReference w:type="default" r:id="rId1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2677C7C" w14:textId="77777777" w:rsidR="00CD5958" w:rsidRDefault="00CD5958" w:rsidP="00874006">
      <w:pPr>
        <w:spacing w:after="0" w:line="240" w:lineRule="auto"/>
      </w:pPr>
      <w:r>
        <w:separator/>
      </w:r>
    </w:p>
  </w:endnote>
  <w:endnote w:type="continuationSeparator" w:id="0">
    <w:p w14:paraId="3ED6BB55" w14:textId="77777777" w:rsidR="00CD5958" w:rsidRDefault="00CD5958" w:rsidP="0087400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640333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0524B47" w14:textId="36684253" w:rsidR="00A246D3" w:rsidRDefault="00A246D3" w:rsidP="00D07DB0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2B08757" w14:textId="77777777" w:rsidR="00A246D3" w:rsidRDefault="00A246D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920285882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191281B" w14:textId="254A94CA" w:rsidR="002B7B00" w:rsidRDefault="002B7B00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68B2A0F8" w14:textId="77777777" w:rsidR="002B7B00" w:rsidRPr="002B7B00" w:rsidRDefault="002B7B00" w:rsidP="002B7B0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25129F" w14:textId="77777777" w:rsidR="00CD5958" w:rsidRDefault="00CD5958" w:rsidP="00874006">
      <w:pPr>
        <w:spacing w:after="0" w:line="240" w:lineRule="auto"/>
      </w:pPr>
      <w:r>
        <w:separator/>
      </w:r>
    </w:p>
  </w:footnote>
  <w:footnote w:type="continuationSeparator" w:id="0">
    <w:p w14:paraId="7FCB7B1C" w14:textId="77777777" w:rsidR="00CD5958" w:rsidRDefault="00CD5958" w:rsidP="00874006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13B655" w14:textId="1533E025" w:rsidR="00D07DB0" w:rsidRDefault="006A02E9">
    <w:pPr>
      <w:pStyle w:val="Header"/>
    </w:pPr>
    <w:r>
      <w:t xml:space="preserve">ENGOXXX: Lab Z – </w:t>
    </w:r>
    <w:r w:rsidR="006F493E">
      <w:t>Last Name, First</w:t>
    </w:r>
    <w:r w:rsidR="00AE5263">
      <w:tab/>
    </w:r>
    <w:r w:rsidR="00AE5263">
      <w:tab/>
    </w:r>
    <w:r w:rsidR="006C20AD" w:rsidRPr="006C20AD">
      <w:rPr>
        <w:rFonts w:ascii="Times New Roman" w:hAnsi="Times New Roman" w:cs="Times New Roman"/>
        <w:szCs w:val="24"/>
      </w:rPr>
      <w:fldChar w:fldCharType="begin"/>
    </w:r>
    <w:r w:rsidR="006C20AD" w:rsidRPr="006C20AD">
      <w:rPr>
        <w:rFonts w:ascii="Times New Roman" w:hAnsi="Times New Roman" w:cs="Times New Roman"/>
        <w:szCs w:val="24"/>
      </w:rPr>
      <w:instrText xml:space="preserve"> REF Date \h  \* MERGEFORMAT </w:instrText>
    </w:r>
    <w:r w:rsidR="006C20AD" w:rsidRPr="006C20AD">
      <w:rPr>
        <w:rFonts w:ascii="Times New Roman" w:hAnsi="Times New Roman" w:cs="Times New Roman"/>
        <w:szCs w:val="24"/>
      </w:rPr>
    </w:r>
    <w:r w:rsidR="006C20AD" w:rsidRPr="006C20AD">
      <w:rPr>
        <w:rFonts w:ascii="Times New Roman" w:hAnsi="Times New Roman" w:cs="Times New Roman"/>
        <w:szCs w:val="24"/>
      </w:rPr>
      <w:fldChar w:fldCharType="separate"/>
    </w:r>
    <w:r w:rsidR="006C20AD" w:rsidRPr="006C20AD">
      <w:rPr>
        <w:rFonts w:ascii="Times New Roman" w:eastAsia="Times New Roman" w:hAnsi="Times New Roman" w:cs="Times New Roman"/>
        <w:szCs w:val="24"/>
      </w:rPr>
      <w:t>January 26, 2023</w:t>
    </w:r>
    <w:r w:rsidR="006C20AD" w:rsidRPr="006C20AD">
      <w:rPr>
        <w:rFonts w:ascii="Times New Roman" w:hAnsi="Times New Roman" w:cs="Times New Roman"/>
        <w:szCs w:val="24"/>
      </w:rP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FA383E" w14:textId="621F4F40" w:rsidR="002B7B00" w:rsidRPr="002B7B00" w:rsidRDefault="002B7B00" w:rsidP="002B7B00">
    <w:pPr>
      <w:pStyle w:val="Header"/>
    </w:pPr>
    <w:r>
      <w:t>Attached to and forming part of ENGO XXX: Lab Z</w:t>
    </w:r>
    <w:r w:rsidR="006A02E9">
      <w:tab/>
    </w:r>
    <w:r w:rsidR="006C20AD">
      <w:fldChar w:fldCharType="begin"/>
    </w:r>
    <w:r w:rsidR="006C20AD">
      <w:instrText xml:space="preserve"> REF Date \h  \* MERGEFORMAT </w:instrText>
    </w:r>
    <w:r w:rsidR="006C20AD">
      <w:fldChar w:fldCharType="separate"/>
    </w:r>
    <w:r w:rsidR="006C20AD" w:rsidRPr="006C20AD">
      <w:t>January 26, 2023</w:t>
    </w:r>
    <w:r w:rsidR="006C20AD"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74A5758"/>
    <w:multiLevelType w:val="multilevel"/>
    <w:tmpl w:val="10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60AC7C38"/>
    <w:multiLevelType w:val="hybridMultilevel"/>
    <w:tmpl w:val="1AEC59E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D1F717F"/>
    <w:multiLevelType w:val="hybridMultilevel"/>
    <w:tmpl w:val="734EDC2C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81770244">
    <w:abstractNumId w:val="1"/>
  </w:num>
  <w:num w:numId="2" w16cid:durableId="243077847">
    <w:abstractNumId w:val="2"/>
  </w:num>
  <w:num w:numId="3" w16cid:durableId="116662620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E77F4"/>
    <w:rsid w:val="000E052B"/>
    <w:rsid w:val="00115D24"/>
    <w:rsid w:val="00156E6A"/>
    <w:rsid w:val="00173B30"/>
    <w:rsid w:val="001F1659"/>
    <w:rsid w:val="002A007F"/>
    <w:rsid w:val="002B7B00"/>
    <w:rsid w:val="00314F94"/>
    <w:rsid w:val="00387495"/>
    <w:rsid w:val="00435E83"/>
    <w:rsid w:val="004551A6"/>
    <w:rsid w:val="004722D5"/>
    <w:rsid w:val="004A0A1A"/>
    <w:rsid w:val="004A159A"/>
    <w:rsid w:val="004C79F4"/>
    <w:rsid w:val="004E6B48"/>
    <w:rsid w:val="004F3942"/>
    <w:rsid w:val="004F53B7"/>
    <w:rsid w:val="00503959"/>
    <w:rsid w:val="00516B41"/>
    <w:rsid w:val="00586317"/>
    <w:rsid w:val="005C7A2B"/>
    <w:rsid w:val="005E0BA0"/>
    <w:rsid w:val="0060736B"/>
    <w:rsid w:val="00675423"/>
    <w:rsid w:val="006909C3"/>
    <w:rsid w:val="006974ED"/>
    <w:rsid w:val="006A02E9"/>
    <w:rsid w:val="006C20AD"/>
    <w:rsid w:val="006F493E"/>
    <w:rsid w:val="007445FF"/>
    <w:rsid w:val="007514D9"/>
    <w:rsid w:val="007A5A11"/>
    <w:rsid w:val="007C5D40"/>
    <w:rsid w:val="008654DC"/>
    <w:rsid w:val="00874006"/>
    <w:rsid w:val="00996208"/>
    <w:rsid w:val="009E77F4"/>
    <w:rsid w:val="009F1201"/>
    <w:rsid w:val="00A246D3"/>
    <w:rsid w:val="00A346C0"/>
    <w:rsid w:val="00A76713"/>
    <w:rsid w:val="00AC2F44"/>
    <w:rsid w:val="00AE5263"/>
    <w:rsid w:val="00AF0F00"/>
    <w:rsid w:val="00B6540F"/>
    <w:rsid w:val="00B67962"/>
    <w:rsid w:val="00B70A3A"/>
    <w:rsid w:val="00BA4FFB"/>
    <w:rsid w:val="00BC357F"/>
    <w:rsid w:val="00C552AE"/>
    <w:rsid w:val="00CD5958"/>
    <w:rsid w:val="00D07DB0"/>
    <w:rsid w:val="00D3465A"/>
    <w:rsid w:val="00DB7E56"/>
    <w:rsid w:val="00DD5BBD"/>
    <w:rsid w:val="00E522B9"/>
    <w:rsid w:val="00E62F7D"/>
    <w:rsid w:val="00E937BF"/>
    <w:rsid w:val="00EB6B47"/>
    <w:rsid w:val="00EB7717"/>
    <w:rsid w:val="00F040A1"/>
    <w:rsid w:val="00F81FB7"/>
    <w:rsid w:val="00F861E4"/>
    <w:rsid w:val="00F97801"/>
    <w:rsid w:val="00FD1176"/>
    <w:rsid w:val="00FD614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198B57A"/>
  <w15:chartTrackingRefBased/>
  <w15:docId w15:val="{A541E5F2-24A1-4CAC-8821-B5A05FC581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E77F4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D07DB0"/>
    <w:pPr>
      <w:keepNext/>
      <w:keepLines/>
      <w:numPr>
        <w:numId w:val="3"/>
      </w:numPr>
      <w:spacing w:before="240" w:after="0"/>
      <w:outlineLvl w:val="0"/>
    </w:pPr>
    <w:rPr>
      <w:rFonts w:ascii="Times New Roman" w:eastAsiaTheme="majorEastAsia" w:hAnsi="Times New Roman" w:cstheme="majorBidi"/>
      <w:b/>
      <w:color w:val="2F5496" w:themeColor="accent1" w:themeShade="BF"/>
      <w:sz w:val="28"/>
      <w:szCs w:val="32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D07DB0"/>
    <w:pPr>
      <w:keepNext/>
      <w:keepLines/>
      <w:numPr>
        <w:ilvl w:val="1"/>
        <w:numId w:val="3"/>
      </w:numPr>
      <w:spacing w:before="40" w:after="0"/>
      <w:outlineLvl w:val="1"/>
    </w:pPr>
    <w:rPr>
      <w:rFonts w:ascii="Times New Roman" w:eastAsiaTheme="majorEastAsia" w:hAnsi="Times New Roman" w:cstheme="majorBidi"/>
      <w:b/>
      <w:i/>
      <w:color w:val="2F5496" w:themeColor="accent1" w:themeShade="BF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7A5A11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7A5A11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A5A11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A5A11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A5A11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A5A11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A5A11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9E77F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E77F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9E77F4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9E77F4"/>
    <w:rPr>
      <w:rFonts w:eastAsiaTheme="minorEastAsia"/>
      <w:color w:val="5A5A5A" w:themeColor="text1" w:themeTint="A5"/>
      <w:spacing w:val="15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D07DB0"/>
    <w:rPr>
      <w:rFonts w:ascii="Times New Roman" w:eastAsiaTheme="majorEastAsia" w:hAnsi="Times New Roman" w:cstheme="majorBidi"/>
      <w:b/>
      <w:color w:val="2F5496" w:themeColor="accent1" w:themeShade="BF"/>
      <w:sz w:val="28"/>
      <w:szCs w:val="32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D07DB0"/>
    <w:rPr>
      <w:rFonts w:ascii="Times New Roman" w:eastAsiaTheme="majorEastAsia" w:hAnsi="Times New Roman" w:cstheme="majorBidi"/>
      <w:b/>
      <w:i/>
      <w:color w:val="2F5496" w:themeColor="accent1" w:themeShade="BF"/>
      <w:sz w:val="24"/>
      <w:szCs w:val="2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74006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74006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74006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874006"/>
    <w:rPr>
      <w:color w:val="0000FF"/>
      <w:u w:val="single"/>
    </w:rPr>
  </w:style>
  <w:style w:type="character" w:styleId="PlaceholderText">
    <w:name w:val="Placeholder Text"/>
    <w:basedOn w:val="DefaultParagraphFont"/>
    <w:uiPriority w:val="99"/>
    <w:semiHidden/>
    <w:rsid w:val="00874006"/>
    <w:rPr>
      <w:color w:val="808080"/>
    </w:rPr>
  </w:style>
  <w:style w:type="table" w:styleId="TableGrid">
    <w:name w:val="Table Grid"/>
    <w:basedOn w:val="TableNormal"/>
    <w:uiPriority w:val="39"/>
    <w:rsid w:val="0087400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D07DB0"/>
    <w:pPr>
      <w:spacing w:after="0" w:line="240" w:lineRule="auto"/>
      <w:jc w:val="center"/>
    </w:pPr>
    <w:rPr>
      <w:rFonts w:ascii="Times New Roman" w:hAnsi="Times New Roman"/>
      <w:i/>
      <w:iCs/>
      <w:color w:val="404040" w:themeColor="text1" w:themeTint="BF"/>
      <w:szCs w:val="18"/>
    </w:rPr>
  </w:style>
  <w:style w:type="paragraph" w:styleId="ListParagraph">
    <w:name w:val="List Paragraph"/>
    <w:basedOn w:val="Normal"/>
    <w:uiPriority w:val="34"/>
    <w:qFormat/>
    <w:rsid w:val="005C7A2B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24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246D3"/>
    <w:rPr>
      <w:sz w:val="24"/>
    </w:rPr>
  </w:style>
  <w:style w:type="paragraph" w:styleId="Footer">
    <w:name w:val="footer"/>
    <w:basedOn w:val="Normal"/>
    <w:link w:val="FooterChar"/>
    <w:uiPriority w:val="99"/>
    <w:unhideWhenUsed/>
    <w:rsid w:val="00A246D3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246D3"/>
    <w:rPr>
      <w:sz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A246D3"/>
    <w:pPr>
      <w:outlineLvl w:val="9"/>
    </w:pPr>
    <w:rPr>
      <w:rFonts w:asciiTheme="majorHAnsi" w:hAnsiTheme="majorHAnsi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7A5A11"/>
    <w:pPr>
      <w:tabs>
        <w:tab w:val="right" w:leader="dot" w:pos="9350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A246D3"/>
    <w:pPr>
      <w:spacing w:after="100"/>
      <w:ind w:left="240"/>
    </w:pPr>
  </w:style>
  <w:style w:type="paragraph" w:styleId="TableofFigures">
    <w:name w:val="table of figures"/>
    <w:basedOn w:val="Normal"/>
    <w:next w:val="Normal"/>
    <w:uiPriority w:val="99"/>
    <w:unhideWhenUsed/>
    <w:rsid w:val="004F3942"/>
    <w:pPr>
      <w:spacing w:after="0"/>
    </w:pPr>
  </w:style>
  <w:style w:type="paragraph" w:styleId="Bibliography">
    <w:name w:val="Bibliography"/>
    <w:basedOn w:val="Normal"/>
    <w:next w:val="Normal"/>
    <w:uiPriority w:val="37"/>
    <w:unhideWhenUsed/>
    <w:rsid w:val="004F3942"/>
    <w:pPr>
      <w:tabs>
        <w:tab w:val="left" w:pos="384"/>
      </w:tabs>
      <w:spacing w:after="0" w:line="240" w:lineRule="auto"/>
      <w:ind w:left="384" w:hanging="384"/>
    </w:pPr>
  </w:style>
  <w:style w:type="character" w:styleId="UnresolvedMention">
    <w:name w:val="Unresolved Mention"/>
    <w:basedOn w:val="DefaultParagraphFont"/>
    <w:uiPriority w:val="99"/>
    <w:semiHidden/>
    <w:unhideWhenUsed/>
    <w:rsid w:val="006F493E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7A5A11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7A5A11"/>
    <w:rPr>
      <w:rFonts w:asciiTheme="majorHAnsi" w:eastAsiaTheme="majorEastAsia" w:hAnsiTheme="majorHAnsi" w:cstheme="majorBidi"/>
      <w:i/>
      <w:iCs/>
      <w:color w:val="2F5496" w:themeColor="accent1" w:themeShade="BF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A5A11"/>
    <w:rPr>
      <w:rFonts w:asciiTheme="majorHAnsi" w:eastAsiaTheme="majorEastAsia" w:hAnsiTheme="majorHAnsi" w:cstheme="majorBidi"/>
      <w:color w:val="2F5496" w:themeColor="accent1" w:themeShade="B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A5A11"/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A5A11"/>
    <w:rPr>
      <w:rFonts w:asciiTheme="majorHAnsi" w:eastAsiaTheme="majorEastAsia" w:hAnsiTheme="majorHAnsi" w:cstheme="majorBidi"/>
      <w:i/>
      <w:iCs/>
      <w:color w:val="1F3763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A5A1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A5A1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g"/><Relationship Id="rId13" Type="http://schemas.openxmlformats.org/officeDocument/2006/relationships/hyperlink" Target="https://www.zotero.org/" TargetMode="External"/><Relationship Id="rId18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ieeeauthorcenter.ieee.org/wp-content/uploads/IEEE-Reference-Guide.pdf" TargetMode="External"/><Relationship Id="rId17" Type="http://schemas.openxmlformats.org/officeDocument/2006/relationships/image" Target="media/image3.png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owl.purdue.edu/owl/research_and_citation/apa_style/apa_formatting_and_style_guide/index.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2.jpeg"/><Relationship Id="rId10" Type="http://schemas.openxmlformats.org/officeDocument/2006/relationships/footer" Target="footer1.xm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yperlink" Target="https://www.youtube.com/watch?v=9YGTH4WrY_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644374FB-84F2-4F04-8865-5DE8023BF0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4</TotalTime>
  <Pages>7</Pages>
  <Words>825</Words>
  <Characters>470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djones@ucalgary.ca</dc:creator>
  <cp:keywords/>
  <dc:description/>
  <cp:lastModifiedBy>Kent Jones</cp:lastModifiedBy>
  <cp:revision>19</cp:revision>
  <dcterms:created xsi:type="dcterms:W3CDTF">2023-01-12T17:29:00Z</dcterms:created>
  <dcterms:modified xsi:type="dcterms:W3CDTF">2023-01-31T20:2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7ZHCWFtl"/&gt;&lt;style id="http://www.zotero.org/styles/ieee" locale="en-US" hasBibliography="1" bibliographyStyleHasBeenSet="1"/&gt;&lt;prefs&gt;&lt;pref name="fieldType" value="Field"/&gt;&lt;/prefs&gt;&lt;/data&gt;</vt:lpwstr>
  </property>
</Properties>
</file>